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 xml:space="preserve"> HYPERLINK "https://www.agu.org/Publish-with-AGU/Publish/Author-Resources/Text-requirements" \l "title" </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r w:rsidRPr="00414DBD">
        <w:rPr>
          <w:i w:val="0"/>
          <w:iCs w:val="0"/>
        </w:rPr>
        <w:t xml:space="preserve">Assessing natural space exposure within </w:t>
      </w:r>
      <w:r w:rsidR="00E830C4">
        <w:rPr>
          <w:i w:val="0"/>
          <w:iCs w:val="0"/>
        </w:rPr>
        <w:t>96</w:t>
      </w:r>
      <w:r w:rsidRPr="00414DBD">
        <w:rPr>
          <w:i w:val="0"/>
          <w:iCs w:val="0"/>
        </w:rPr>
        <w:t xml:space="preserve">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2DC57044"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D14EC0" w:rsidP="008A0D57">
      <w:pPr>
        <w:pStyle w:val="Heading1"/>
        <w:rPr>
          <w:b w:val="0"/>
          <w:bCs w:val="0"/>
          <w:i/>
          <w:iCs/>
          <w:sz w:val="24"/>
          <w:szCs w:val="24"/>
        </w:rPr>
      </w:pPr>
      <w:hyperlink r:id="rId6"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64526C16" w:rsidR="009E2002" w:rsidRPr="004438D7" w:rsidRDefault="00D14EC0" w:rsidP="008A0D57">
      <w:pPr>
        <w:pStyle w:val="Heading1"/>
        <w:rPr>
          <w:b w:val="0"/>
          <w:bCs w:val="0"/>
          <w:i/>
          <w:iCs/>
          <w:color w:val="FF0000"/>
          <w:sz w:val="24"/>
          <w:szCs w:val="24"/>
        </w:rPr>
      </w:pPr>
      <w:hyperlink r:id="rId7"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D11A53">
        <w:rPr>
          <w:b w:val="0"/>
          <w:bCs w:val="0"/>
          <w:i/>
          <w:iCs/>
          <w:color w:val="FF0000"/>
          <w:sz w:val="24"/>
          <w:szCs w:val="24"/>
        </w:rPr>
        <w:t>378</w:t>
      </w:r>
      <w:r w:rsidR="00BA191C" w:rsidRPr="004438D7">
        <w:rPr>
          <w:b w:val="0"/>
          <w:bCs w:val="0"/>
          <w:i/>
          <w:iCs/>
          <w:color w:val="FF0000"/>
          <w:sz w:val="24"/>
          <w:szCs w:val="24"/>
        </w:rPr>
        <w:t>:</w:t>
      </w:r>
    </w:p>
    <w:p w14:paraId="09ECC1FC" w14:textId="6698D618"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r w:rsidR="00D11A53">
        <w:rPr>
          <w:color w:val="000000"/>
          <w:shd w:val="clear" w:color="auto" w:fill="FFFFFF"/>
        </w:rPr>
        <w:t xml:space="preserve"> natural space, including</w:t>
      </w:r>
      <w:r>
        <w:rPr>
          <w:color w:val="000000"/>
          <w:shd w:val="clear" w:color="auto" w:fill="FFFFFF"/>
        </w:rPr>
        <w:t xml:space="preserve"> greenspace (e.g. parks, trees) </w:t>
      </w:r>
      <w:r w:rsidR="00D11A53">
        <w:rPr>
          <w:color w:val="000000"/>
          <w:shd w:val="clear" w:color="auto" w:fill="FFFFFF"/>
        </w:rPr>
        <w:t xml:space="preserve">and blue space (e.g. lakes, rivers) is associated with improved </w:t>
      </w:r>
      <w:r>
        <w:rPr>
          <w:color w:val="000000"/>
          <w:shd w:val="clear" w:color="auto" w:fill="FFFFFF"/>
        </w:rPr>
        <w:t xml:space="preserve">physical and mental health. </w:t>
      </w:r>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 a global network of mayors committed to climate action, signed an Urban Nature Declaration (UND), setting two targets</w:t>
      </w:r>
      <w:r w:rsidR="00356D33">
        <w:rPr>
          <w:color w:val="000000"/>
          <w:shd w:val="clear" w:color="auto" w:fill="FFFFFF"/>
        </w:rPr>
        <w:t xml:space="preserve"> for 2030</w:t>
      </w:r>
      <w:r>
        <w:rPr>
          <w:color w:val="000000"/>
          <w:shd w:val="clear" w:color="auto" w:fill="FFFFFF"/>
        </w:rPr>
        <w:t>.</w:t>
      </w:r>
      <w:r w:rsidRPr="00A14D72">
        <w:t xml:space="preserve"> </w:t>
      </w:r>
      <w:r w:rsidR="00434EAD">
        <w:t xml:space="preserve">Quality Total Cover </w:t>
      </w:r>
      <w:r>
        <w:t>relates to the amount of greenspace within each city and</w:t>
      </w:r>
      <w:r w:rsidR="00434EAD">
        <w:t xml:space="preserve"> Equitable Spatial Distribution refers to</w:t>
      </w:r>
      <w:r>
        <w:t xml:space="preserve"> the proximity of natural space</w:t>
      </w:r>
      <w:r w:rsidR="00D11A53">
        <w:t xml:space="preserve"> </w:t>
      </w:r>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both in terms of the UND targets and the normalized difference vegetation index (NDVI), the most common metric </w:t>
      </w:r>
      <w:r w:rsidR="00356D33">
        <w:rPr>
          <w:color w:val="000000"/>
          <w:shd w:val="clear" w:color="auto" w:fill="FFFFFF"/>
        </w:rPr>
        <w:t xml:space="preserve">used to characterize green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ESA’s Sentinel-2A to calculate NDVI. We then create natural space datasets by adding the ‘open water’ landcover category to both 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r w:rsidR="00D11A53">
        <w:rPr>
          <w:color w:val="000000"/>
          <w:shd w:val="clear" w:color="auto" w:fill="FFFFFF"/>
        </w:rPr>
        <w:t>predict the level of natural space on the NDVI scale needed to reach the UND targets in</w:t>
      </w:r>
      <w:r>
        <w:rPr>
          <w:color w:val="000000"/>
          <w:shd w:val="clear" w:color="auto" w:fill="FFFFFF"/>
        </w:rPr>
        <w:t xml:space="preserve"> each city </w:t>
      </w:r>
      <w:r w:rsidR="00D11A53">
        <w:rPr>
          <w:color w:val="000000"/>
          <w:shd w:val="clear" w:color="auto" w:fill="FFFFFF"/>
        </w:rPr>
        <w:t xml:space="preserve">using linear regressions </w:t>
      </w:r>
      <w:r>
        <w:rPr>
          <w:color w:val="000000"/>
          <w:shd w:val="clear" w:color="auto" w:fill="FFFFFF"/>
        </w:rPr>
        <w:t xml:space="preserve">at the 100m grid cell level.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that NDVI is a strong predictor of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lastRenderedPageBreak/>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w:t>
      </w:r>
      <w:proofErr w:type="spellStart"/>
      <w:r>
        <w:rPr>
          <w:color w:val="000000" w:themeColor="text1"/>
          <w:shd w:val="clear" w:color="auto" w:fill="FFFFFF"/>
        </w:rPr>
        <w:t>rmse</w:t>
      </w:r>
      <w:proofErr w:type="spellEnd"/>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of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D14EC0" w:rsidP="00BA191C">
      <w:pPr>
        <w:rPr>
          <w:i/>
          <w:iCs/>
        </w:rPr>
      </w:pPr>
      <w:hyperlink r:id="rId8"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7BB4A25" w:rsidR="009E2002" w:rsidRPr="00D111DB" w:rsidRDefault="009E2002" w:rsidP="009E2002">
      <w:pPr>
        <w:pStyle w:val="BodyText"/>
      </w:pPr>
      <w:r>
        <w:t xml:space="preserve">Studies have shown that people who are exposed to greenspace (e.g. parks, trees) and blue space (e.g.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 and the second to the percentage of the population that has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xml:space="preserve">. We find that C40 cities vary greatly in terms of the type, amount, and distribution of their natural spac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 xml:space="preserve">studies,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D14EC0" w:rsidP="00CA4057">
      <w:pPr>
        <w:pStyle w:val="Heading1"/>
        <w:rPr>
          <w:b w:val="0"/>
          <w:bCs w:val="0"/>
          <w:i/>
          <w:iCs/>
          <w:sz w:val="24"/>
          <w:szCs w:val="24"/>
        </w:rPr>
      </w:pPr>
      <w:hyperlink r:id="rId9"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D14EC0" w:rsidP="00913AE7">
      <w:pPr>
        <w:pStyle w:val="Heading1"/>
        <w:rPr>
          <w:b w:val="0"/>
          <w:bCs w:val="0"/>
          <w:i/>
          <w:iCs/>
          <w:sz w:val="24"/>
          <w:szCs w:val="24"/>
        </w:rPr>
      </w:pPr>
      <w:hyperlink r:id="rId10"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w:t>
      </w:r>
      <w:commentRangeStart w:id="2"/>
      <w:r w:rsidRPr="00E93336">
        <w:rPr>
          <w:color w:val="000000" w:themeColor="text1"/>
          <w:shd w:val="clear" w:color="auto" w:fill="FFFFFF"/>
        </w:rPr>
        <w:t>targets</w:t>
      </w:r>
      <w:commentRangeEnd w:id="2"/>
      <w:r w:rsidR="001F3A6A">
        <w:rPr>
          <w:rStyle w:val="CommentReference"/>
        </w:rPr>
        <w:commentReference w:id="2"/>
      </w:r>
      <w:r w:rsidRPr="00E93336">
        <w:rPr>
          <w:color w:val="000000" w:themeColor="text1"/>
          <w:shd w:val="clear" w:color="auto" w:fill="FFFFFF"/>
        </w:rPr>
        <w:t xml:space="preserve">: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3FF39C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 xml:space="preserve">which are often considered in urban natural space targets in </w:t>
      </w:r>
      <w:commentRangeStart w:id="3"/>
      <w:r>
        <w:rPr>
          <w:color w:val="000000"/>
          <w:shd w:val="clear" w:color="auto" w:fill="FFFFFF"/>
        </w:rPr>
        <w:t>practice</w:t>
      </w:r>
      <w:commentRangeEnd w:id="3"/>
      <w:r w:rsidR="001F3A6A">
        <w:rPr>
          <w:rStyle w:val="CommentReference"/>
        </w:rPr>
        <w:commentReference w:id="3"/>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4" w:name="_Toc130419142"/>
      <w:r w:rsidRPr="00983CC3">
        <w:rPr>
          <w:b/>
          <w:bCs/>
          <w:i w:val="0"/>
          <w:iCs w:val="0"/>
        </w:rPr>
        <w:t>Methods</w:t>
      </w:r>
      <w:bookmarkEnd w:id="4"/>
    </w:p>
    <w:p w14:paraId="1494B7B3" w14:textId="77777777" w:rsidR="006713CA" w:rsidRDefault="0063213D" w:rsidP="006713CA">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w:t>
      </w:r>
      <w:r w:rsidR="004438D7">
        <w:rPr>
          <w:shd w:val="clear" w:color="auto" w:fill="FFFFFF"/>
        </w:rPr>
        <w:t xml:space="preserve">the Supporting Information </w:t>
      </w:r>
      <w:r w:rsidR="007E46F0">
        <w:rPr>
          <w:shd w:val="clear" w:color="auto" w:fill="FFFFFF"/>
        </w:rPr>
        <w:t>for an example city, Washington, DC</w:t>
      </w:r>
      <w:r w:rsidR="004438D7">
        <w:rPr>
          <w:shd w:val="clear" w:color="auto" w:fill="FFFFFF"/>
        </w:rPr>
        <w:t xml:space="preserve"> (Figure S1)</w:t>
      </w:r>
      <w:r w:rsidR="007E46F0">
        <w:rPr>
          <w:shd w:val="clear" w:color="auto" w:fill="FFFFFF"/>
        </w:rPr>
        <w:t>.</w:t>
      </w:r>
    </w:p>
    <w:p w14:paraId="05312F5C" w14:textId="019D4CF9" w:rsidR="006713CA" w:rsidRPr="006713CA" w:rsidRDefault="00EF28CF" w:rsidP="006713CA">
      <w:pPr>
        <w:ind w:firstLine="720"/>
        <w:rPr>
          <w:shd w:val="clear" w:color="auto" w:fill="FFFFFF"/>
        </w:rPr>
      </w:pPr>
      <w:r>
        <w:rPr>
          <w:noProof/>
          <w:shd w:val="clear" w:color="auto" w:fill="FFFFFF"/>
        </w:rPr>
        <w:lastRenderedPageBreak/>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4">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5">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372E5208"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current meet the two Urban Nature Declaration targets and to convert the targets to the NDVI scale. </w:t>
      </w:r>
      <w:r w:rsidR="007B22BC" w:rsidRPr="000E5D30">
        <w:t xml:space="preserve">The colors indicate the spatial resolution of the data. </w:t>
      </w:r>
      <w:r w:rsidRPr="000E5D30">
        <w:t xml:space="preserve">Orange boxes </w:t>
      </w:r>
      <w:r w:rsidR="00EB63B5">
        <w:t xml:space="preserve">indicate analysis of datasets at the </w:t>
      </w:r>
      <w:r w:rsidRPr="000E5D30">
        <w:t>10m resolution, blue 100m resolution, and green boxes city-level.</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lastRenderedPageBreak/>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68FFFA1C"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1FC5A180"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The GHS-UCDB uses population data and built-up surface area to define city bounds that correspond to where concentrated populations actually live,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w:t>
      </w:r>
      <w:r w:rsidR="002F5E04">
        <w:rPr>
          <w:color w:val="000000" w:themeColor="text1"/>
          <w:shd w:val="clear" w:color="auto" w:fill="FFFFFF"/>
        </w:rPr>
        <w:t xml:space="preserve">Appendix </w:t>
      </w:r>
      <w:r w:rsidR="007D6074">
        <w:rPr>
          <w:color w:val="000000" w:themeColor="text1"/>
          <w:shd w:val="clear" w:color="auto" w:fill="FFFFFF"/>
        </w:rPr>
        <w:t xml:space="preserve">A, </w:t>
      </w:r>
      <w:r w:rsidR="00F201A3">
        <w:rPr>
          <w:color w:val="000000" w:themeColor="text1"/>
          <w:shd w:val="clear" w:color="auto" w:fill="FFFFFF"/>
        </w:rPr>
        <w:t>Dataset A1</w:t>
      </w:r>
      <w:r w:rsidR="007D6074">
        <w:rPr>
          <w:color w:val="000000" w:themeColor="text1"/>
          <w:shd w:val="clear" w:color="auto" w:fill="FFFFFF"/>
        </w:rPr>
        <w:t>)</w:t>
      </w:r>
      <w:r>
        <w:rPr>
          <w:color w:val="000000" w:themeColor="text1"/>
          <w:shd w:val="clear" w:color="auto" w:fill="FFFFFF"/>
        </w:rPr>
        <w:t>.</w:t>
      </w:r>
      <w:r w:rsidR="00F201A3">
        <w:rPr>
          <w:color w:val="000000" w:themeColor="text1"/>
          <w:shd w:val="clear" w:color="auto" w:fill="FFFFFF"/>
        </w:rPr>
        <w:t xml:space="preserve"> </w:t>
      </w:r>
      <w:r w:rsidR="00BA094B">
        <w:rPr>
          <w:color w:val="000000" w:themeColor="text1"/>
          <w:shd w:val="clear" w:color="auto" w:fill="FFFFFF"/>
        </w:rPr>
        <w:t>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Fig. S23 Panel b).</w:t>
      </w:r>
    </w:p>
    <w:p w14:paraId="48FDD8EB" w14:textId="77777777" w:rsidR="00F201A3" w:rsidRDefault="00F201A3"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2C0E79ED"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 xml:space="preserve">While the UND target language allows for </w:t>
      </w:r>
      <w:r w:rsidR="009024F3">
        <w:rPr>
          <w:shd w:val="clear" w:color="auto" w:fill="FFFFFF"/>
        </w:rPr>
        <w:lastRenderedPageBreak/>
        <w:t xml:space="preserve">“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08D45880"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 xml:space="preserve">the Equitable Spatial Distribution target,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commentRangeStart w:id="5"/>
      <w:r w:rsidR="00305AA0">
        <w:rPr>
          <w:shd w:val="clear" w:color="auto" w:fill="FFFFFF"/>
        </w:rPr>
        <w:t>We</w:t>
      </w:r>
      <w:commentRangeEnd w:id="5"/>
      <w:r w:rsidR="001F3A6A">
        <w:rPr>
          <w:rStyle w:val="CommentReference"/>
        </w:rPr>
        <w:commentReference w:id="5"/>
      </w:r>
      <w:r w:rsidR="00305AA0">
        <w:rPr>
          <w:shd w:val="clear" w:color="auto" w:fill="FFFFFF"/>
        </w:rPr>
        <w:t xml:space="preserv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00B84E9"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0D995EF7"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city-specific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For this target we used our natural space NDVI datas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69F1BB55"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r w:rsidR="00994469">
        <w:t xml:space="preserve"> have a median NDVI of approximately 0.62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Fig. 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greenspace-only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237A65E6"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26F5E299">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r w:rsidR="00222397">
        <w:t>fairly</w:t>
      </w:r>
      <w:r w:rsidR="0018074D">
        <w:t xml:space="preserve"> consistent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w:t>
      </w:r>
      <w:r w:rsidR="00F800FA">
        <w:t xml:space="preserve">landcover-based </w:t>
      </w:r>
      <w:r w:rsidR="00D07EFB">
        <w:t>proportion of green urban area</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7D9FA5C0"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r w:rsidR="00380EBF">
        <w:rPr>
          <w:b w:val="0"/>
          <w:bCs w:val="0"/>
        </w:rPr>
        <w:t xml:space="preserve"> and</w:t>
      </w:r>
      <w:r w:rsidR="00186A54">
        <w:rPr>
          <w:b w:val="0"/>
          <w:bCs w:val="0"/>
        </w:rPr>
        <w:t xml:space="preserve"> </w:t>
      </w:r>
      <w:r w:rsidR="00380EBF">
        <w:rPr>
          <w:b w:val="0"/>
          <w:bCs w:val="0"/>
        </w:rPr>
        <w:t>e</w:t>
      </w:r>
      <w:r>
        <w:rPr>
          <w:b w:val="0"/>
          <w:bCs w:val="0"/>
        </w:rPr>
        <w:t>ach scatter point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E5A0DF8"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Cover target, with at least 30% of their urban area designated as greenspace. </w:t>
      </w:r>
      <w:r w:rsidR="0079549B">
        <w:t xml:space="preserve">At least 60% of </w:t>
      </w:r>
      <w:r w:rsidR="0079549B">
        <w:lastRenderedPageBreak/>
        <w:t xml:space="preserve">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7FD6A2DB"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3745A8BC"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adjusted R2 and root mean square error (</w:t>
      </w:r>
      <w:proofErr w:type="spellStart"/>
      <w:r w:rsidR="00335C06">
        <w:rPr>
          <w:b w:val="0"/>
          <w:bCs w:val="0"/>
        </w:rPr>
        <w:t>rmse</w:t>
      </w:r>
      <w:proofErr w:type="spellEnd"/>
      <w:r w:rsidR="00335C06">
        <w:rPr>
          <w:b w:val="0"/>
          <w:bCs w:val="0"/>
        </w:rPr>
        <w:t>)</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0B4FEC0F"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35659F7D"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78CC28D7"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city-specific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w:t>
      </w:r>
      <w:r>
        <w:lastRenderedPageBreak/>
        <w:t xml:space="preserve">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06671508"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standard deviation of .0</w:t>
      </w:r>
      <w:r w:rsidR="00F41C4B">
        <w:t>5</w:t>
      </w:r>
      <w:r>
        <w:t>). However, our estimates had a strong correlation of 0.9</w:t>
      </w:r>
      <w:r w:rsidR="00F41C4B">
        <w:t>1</w:t>
      </w:r>
      <w:r>
        <w:t xml:space="preserve">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w:t>
      </w:r>
      <w:r w:rsidR="00750246">
        <w:t>a</w:t>
      </w:r>
      <w:r>
        <w:t xml:space="preserv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 xml:space="preserve">In this paper, we translate C40’s Urban Nature Declaration targets into NDVI terms, providing a path to estimate the health, and subsequent economic, benefits that could be achieved </w:t>
      </w:r>
      <w:r w:rsidRPr="005F110B">
        <w:lastRenderedPageBreak/>
        <w:t>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D14EC0" w:rsidP="00AF0E50">
      <w:pPr>
        <w:pStyle w:val="Heading1"/>
        <w:rPr>
          <w:rStyle w:val="Hyperlink"/>
          <w:b w:val="0"/>
          <w:bCs w:val="0"/>
          <w:i/>
          <w:iCs/>
          <w:sz w:val="24"/>
          <w:szCs w:val="24"/>
        </w:rPr>
      </w:pPr>
      <w:hyperlink r:id="rId20"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4EA76B3C"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w:t>
      </w:r>
      <w:ins w:id="6" w:author="Gray, George M." w:date="2023-10-15T16:18:00Z">
        <w:r w:rsidR="00D14EC0">
          <w:rPr>
            <w:rStyle w:val="Hyperlink"/>
            <w:color w:val="000000" w:themeColor="text1"/>
            <w:kern w:val="36"/>
            <w:u w:val="none"/>
          </w:rPr>
          <w:t xml:space="preserve">School </w:t>
        </w:r>
      </w:ins>
      <w:bookmarkStart w:id="7" w:name="_GoBack"/>
      <w:bookmarkEnd w:id="7"/>
      <w:r w:rsidRPr="00AA7BEB">
        <w:rPr>
          <w:rStyle w:val="Hyperlink"/>
          <w:color w:val="000000" w:themeColor="text1"/>
          <w:kern w:val="36"/>
          <w:u w:val="none"/>
        </w:rPr>
        <w:t>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D14EC0" w:rsidP="002E39EC">
      <w:pPr>
        <w:pStyle w:val="Heading1"/>
        <w:rPr>
          <w:b w:val="0"/>
          <w:bCs w:val="0"/>
          <w:sz w:val="24"/>
          <w:szCs w:val="24"/>
        </w:rPr>
      </w:pPr>
      <w:hyperlink r:id="rId21"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39F87E02" w14:textId="7DB3319F" w:rsidR="008A148E" w:rsidRDefault="003D23D4" w:rsidP="004B5107">
      <w:r>
        <w:lastRenderedPageBreak/>
        <w:t xml:space="preserve">Supplemental </w:t>
      </w:r>
      <w:r w:rsidR="004B5107">
        <w:t xml:space="preserve">Figures 5-12 show density scatter plots of the mean NDVI and mean proportion green area for each </w:t>
      </w:r>
      <w:r>
        <w:t xml:space="preserve">100m pixel of each </w:t>
      </w:r>
      <w:r w:rsidR="004B5107">
        <w:t xml:space="preserve">city in a given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in a given region. </w:t>
      </w:r>
      <w:r w:rsidR="000D5BAC" w:rsidRPr="00F91FDF">
        <w:t xml:space="preserve">All 100m pixel values are displayed as a density scatter, where the </w:t>
      </w:r>
      <w:r w:rsidR="00621E82">
        <w:t>lighter and yellower the shade</w:t>
      </w:r>
      <w:r w:rsidR="000D5BAC" w:rsidRPr="00F91FDF">
        <w:t>,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2EE51C44" w:rsidR="004B5107" w:rsidRDefault="004B5107" w:rsidP="004B5107">
      <w:pPr>
        <w:rPr>
          <w:color w:val="FF0000"/>
          <w:u w:val="single"/>
        </w:rPr>
      </w:pPr>
      <w:r w:rsidRPr="00856E59">
        <w:rPr>
          <w:color w:val="FF0000"/>
          <w:u w:val="single"/>
        </w:rPr>
        <w:t>GRAPHS ARE IN PROGRESS</w:t>
      </w:r>
      <w:r w:rsidR="00E45A25">
        <w:rPr>
          <w:color w:val="FF0000"/>
          <w:u w:val="single"/>
        </w:rPr>
        <w:t>—an example of what I am planning with some formatting work needed below:</w:t>
      </w:r>
    </w:p>
    <w:p w14:paraId="3772A691" w14:textId="2CE05F3A" w:rsidR="00E45A25" w:rsidRPr="00856E59" w:rsidRDefault="00E45A25" w:rsidP="004B5107">
      <w:pPr>
        <w:rPr>
          <w:color w:val="FF0000"/>
          <w:u w:val="single"/>
        </w:rPr>
      </w:pPr>
      <w:r>
        <w:rPr>
          <w:noProof/>
          <w:color w:val="FF0000"/>
          <w:u w:val="single"/>
        </w:rPr>
        <w:lastRenderedPageBreak/>
        <w:drawing>
          <wp:anchor distT="0" distB="0" distL="114300" distR="114300" simplePos="0" relativeHeight="251710464" behindDoc="1" locked="0" layoutInCell="1" allowOverlap="1" wp14:anchorId="36B1FA5B" wp14:editId="62FC95D3">
            <wp:simplePos x="0" y="0"/>
            <wp:positionH relativeFrom="column">
              <wp:posOffset>0</wp:posOffset>
            </wp:positionH>
            <wp:positionV relativeFrom="paragraph">
              <wp:posOffset>0</wp:posOffset>
            </wp:positionV>
            <wp:extent cx="5943600" cy="7380605"/>
            <wp:effectExtent l="0" t="0" r="0" b="0"/>
            <wp:wrapTight wrapText="bothSides">
              <wp:wrapPolygon edited="0">
                <wp:start x="0" y="0"/>
                <wp:lineTo x="0" y="21557"/>
                <wp:lineTo x="21554" y="21557"/>
                <wp:lineTo x="21554" y="0"/>
                <wp:lineTo x="0" y="0"/>
              </wp:wrapPolygon>
            </wp:wrapTight>
            <wp:docPr id="119516516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65167" name="Picture 10"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7380605"/>
                    </a:xfrm>
                    <a:prstGeom prst="rect">
                      <a:avLst/>
                    </a:prstGeom>
                  </pic:spPr>
                </pic:pic>
              </a:graphicData>
            </a:graphic>
            <wp14:sizeRelH relativeFrom="page">
              <wp14:pctWidth>0</wp14:pctWidth>
            </wp14:sizeRelH>
            <wp14:sizeRelV relativeFrom="page">
              <wp14:pctHeight>0</wp14:pctHeight>
            </wp14:sizeRelV>
          </wp:anchor>
        </w:drawing>
      </w:r>
    </w:p>
    <w:p w14:paraId="664ACA0F" w14:textId="39EDE5D7" w:rsidR="004B5107" w:rsidRDefault="004B5107" w:rsidP="004B5107"/>
    <w:p w14:paraId="01E56FF2" w14:textId="4323C724" w:rsidR="00EA440D" w:rsidRPr="003C029A" w:rsidRDefault="003C029A" w:rsidP="007C4E1C">
      <w:pPr>
        <w:rPr>
          <w:i/>
          <w:iCs/>
        </w:rPr>
      </w:pPr>
      <w:r w:rsidRPr="003C029A">
        <w:rPr>
          <w:b/>
          <w:bCs/>
          <w:i/>
          <w:iCs/>
        </w:rPr>
        <w:t>Figure S5</w:t>
      </w:r>
      <w:r>
        <w:rPr>
          <w:b/>
          <w:bCs/>
          <w:i/>
          <w:iCs/>
        </w:rPr>
        <w:t xml:space="preserve">. </w:t>
      </w:r>
      <w:r>
        <w:rPr>
          <w:i/>
          <w:iCs/>
        </w:rPr>
        <w:t>Density scatter plots for Quality Total Cover for C40 cities in the region of Africa.</w:t>
      </w:r>
    </w:p>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5ADDA618" w:rsidR="00B306FD" w:rsidRDefault="00B50D45" w:rsidP="00B306FD">
      <w:r w:rsidRPr="00EA440D">
        <w:rPr>
          <w:b/>
          <w:bCs/>
          <w:i/>
          <w:iCs/>
        </w:rPr>
        <w:t xml:space="preserve">Figure </w:t>
      </w:r>
      <w:r w:rsidR="00BB056B">
        <w:rPr>
          <w:b/>
          <w:bCs/>
          <w:i/>
          <w:iCs/>
        </w:rPr>
        <w:t>S20</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1FF8E9B2" w:rsidR="00120114" w:rsidRPr="004E0789" w:rsidRDefault="006722DC" w:rsidP="00120114">
      <w:pPr>
        <w:rPr>
          <w:i/>
          <w:iCs/>
        </w:rPr>
      </w:pPr>
      <w:r w:rsidRPr="00EA440D">
        <w:rPr>
          <w:b/>
          <w:bCs/>
          <w:i/>
          <w:iCs/>
        </w:rPr>
        <w:t xml:space="preserve">Figure </w:t>
      </w:r>
      <w:r w:rsidR="00BB056B">
        <w:rPr>
          <w:b/>
          <w:bCs/>
          <w:i/>
          <w:iCs/>
        </w:rPr>
        <w:t>S</w:t>
      </w:r>
      <w:r>
        <w:rPr>
          <w:b/>
          <w:bCs/>
          <w:i/>
          <w:iCs/>
        </w:rPr>
        <w:t>2</w:t>
      </w:r>
      <w:r w:rsidR="00BB056B">
        <w:rPr>
          <w:b/>
          <w:bCs/>
          <w:i/>
          <w:iCs/>
        </w:rPr>
        <w:t>1</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5E7E42AC">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2FC2A922" w:rsidR="000A04C0" w:rsidRDefault="009B7B3E" w:rsidP="000A04C0">
      <w:r>
        <w:rPr>
          <w:b/>
          <w:bCs/>
          <w:i/>
          <w:iCs/>
        </w:rPr>
        <w:t xml:space="preserve">Figure </w:t>
      </w:r>
      <w:r w:rsidR="00BB056B">
        <w:rPr>
          <w:b/>
          <w:bCs/>
          <w:i/>
          <w:iCs/>
        </w:rPr>
        <w:t>S22</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shown in red). 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7037636E">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0A7CC8FE" w:rsidR="00BB056B" w:rsidRPr="00D506FD" w:rsidRDefault="00100BAF" w:rsidP="00BB056B">
      <w:pPr>
        <w:pStyle w:val="subheader"/>
      </w:pPr>
      <w:r w:rsidRPr="00D506FD">
        <w:rPr>
          <w:b/>
          <w:bCs/>
        </w:rPr>
        <w:t>Figure S23.</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w:t>
      </w:r>
      <w:proofErr w:type="gramStart"/>
      <w:r w:rsidR="00BB056B" w:rsidRPr="00D506FD">
        <w:t>show</w:t>
      </w:r>
      <w:r w:rsidR="00D506FD" w:rsidRPr="00D506FD">
        <w:t>s</w:t>
      </w:r>
      <w:proofErr w:type="gramEnd"/>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w:t>
      </w:r>
      <w:proofErr w:type="spellStart"/>
      <w:r w:rsidR="00BB056B" w:rsidRPr="00D506FD">
        <w:t>Centres</w:t>
      </w:r>
      <w:proofErr w:type="spellEnd"/>
      <w:r w:rsidR="00BB056B" w:rsidRPr="00D506FD">
        <w:t xml:space="preserve">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ray, George M." w:date="2023-10-15T16:01:00Z" w:initials="GGM">
    <w:p w14:paraId="3240B4BE" w14:textId="567D63F7" w:rsidR="001F3A6A" w:rsidRDefault="001F3A6A">
      <w:pPr>
        <w:pStyle w:val="CommentText"/>
      </w:pPr>
      <w:r>
        <w:rPr>
          <w:rStyle w:val="CommentReference"/>
        </w:rPr>
        <w:annotationRef/>
      </w:r>
      <w:r>
        <w:t>Do these match the WHO recommendation and focus on public spaces or do they include public and private?</w:t>
      </w:r>
    </w:p>
  </w:comment>
  <w:comment w:id="3" w:author="Gray, George M." w:date="2023-10-15T16:02:00Z" w:initials="GGM">
    <w:p w14:paraId="2370D1B9" w14:textId="4B92B9CE" w:rsidR="001F3A6A" w:rsidRDefault="001F3A6A">
      <w:pPr>
        <w:pStyle w:val="CommentText"/>
      </w:pPr>
      <w:r>
        <w:rPr>
          <w:rStyle w:val="CommentReference"/>
        </w:rPr>
        <w:annotationRef/>
      </w:r>
      <w:r>
        <w:t>Appears to be all, not just public, space</w:t>
      </w:r>
    </w:p>
  </w:comment>
  <w:comment w:id="5" w:author="Gray, George M." w:date="2023-10-15T16:09:00Z" w:initials="GGM">
    <w:p w14:paraId="56EEEDE6" w14:textId="359F6D1B" w:rsidR="001F3A6A" w:rsidRDefault="001F3A6A">
      <w:pPr>
        <w:pStyle w:val="CommentText"/>
      </w:pPr>
      <w:r>
        <w:rPr>
          <w:rStyle w:val="CommentReference"/>
        </w:rPr>
        <w:annotationRef/>
      </w:r>
      <w:r>
        <w:t xml:space="preserve">This </w:t>
      </w:r>
      <w:r>
        <w:t>addresses my earlier qu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40B4BE" w15:done="0"/>
  <w15:commentEx w15:paraId="2370D1B9" w15:done="0"/>
  <w15:commentEx w15:paraId="56EEED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40B4BE" w16cid:durableId="28D68B3F"/>
  <w16cid:commentId w16cid:paraId="2370D1B9" w16cid:durableId="28D68BA1"/>
  <w16cid:commentId w16cid:paraId="56EEEDE6" w16cid:durableId="28D68D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Roboto">
    <w:altName w:val="Arial"/>
    <w:panose1 w:val="020B0604020202020204"/>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4"/>
  </w:num>
  <w:num w:numId="4">
    <w:abstractNumId w:val="11"/>
  </w:num>
  <w:num w:numId="5">
    <w:abstractNumId w:val="9"/>
  </w:num>
  <w:num w:numId="6">
    <w:abstractNumId w:val="3"/>
  </w:num>
  <w:num w:numId="7">
    <w:abstractNumId w:val="10"/>
  </w:num>
  <w:num w:numId="8">
    <w:abstractNumId w:val="0"/>
  </w:num>
  <w:num w:numId="9">
    <w:abstractNumId w:val="1"/>
  </w:num>
  <w:num w:numId="10">
    <w:abstractNumId w:val="8"/>
  </w:num>
  <w:num w:numId="11">
    <w:abstractNumId w:val="6"/>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y, George M.">
    <w15:presenceInfo w15:providerId="AD" w15:userId="S::gmgray@gwu.edu::44657bbd-0512-4296-b4ce-7090e014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3C10"/>
    <w:rsid w:val="000078C0"/>
    <w:rsid w:val="00011F06"/>
    <w:rsid w:val="00015ABF"/>
    <w:rsid w:val="000170A9"/>
    <w:rsid w:val="000202C8"/>
    <w:rsid w:val="00020D67"/>
    <w:rsid w:val="00027DCA"/>
    <w:rsid w:val="00044EE1"/>
    <w:rsid w:val="00045EA3"/>
    <w:rsid w:val="00047720"/>
    <w:rsid w:val="00051B69"/>
    <w:rsid w:val="0007702B"/>
    <w:rsid w:val="000A04C0"/>
    <w:rsid w:val="000A05C7"/>
    <w:rsid w:val="000C65ED"/>
    <w:rsid w:val="000D5BAC"/>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5387"/>
    <w:rsid w:val="0012742B"/>
    <w:rsid w:val="0013328A"/>
    <w:rsid w:val="00143B37"/>
    <w:rsid w:val="00146E4E"/>
    <w:rsid w:val="00151BCA"/>
    <w:rsid w:val="0015572E"/>
    <w:rsid w:val="00157D05"/>
    <w:rsid w:val="0018074D"/>
    <w:rsid w:val="00186A54"/>
    <w:rsid w:val="001A2B2D"/>
    <w:rsid w:val="001B1FCC"/>
    <w:rsid w:val="001B496E"/>
    <w:rsid w:val="001B6402"/>
    <w:rsid w:val="001B7976"/>
    <w:rsid w:val="001D31BB"/>
    <w:rsid w:val="001D6890"/>
    <w:rsid w:val="001E5C51"/>
    <w:rsid w:val="001E6FB2"/>
    <w:rsid w:val="001E763E"/>
    <w:rsid w:val="001F3A6A"/>
    <w:rsid w:val="0020576C"/>
    <w:rsid w:val="002125D7"/>
    <w:rsid w:val="0021474E"/>
    <w:rsid w:val="002153C7"/>
    <w:rsid w:val="00221E58"/>
    <w:rsid w:val="00222397"/>
    <w:rsid w:val="0022759F"/>
    <w:rsid w:val="00236BC1"/>
    <w:rsid w:val="0024062B"/>
    <w:rsid w:val="00247700"/>
    <w:rsid w:val="00254173"/>
    <w:rsid w:val="00255C1F"/>
    <w:rsid w:val="00261B44"/>
    <w:rsid w:val="00263846"/>
    <w:rsid w:val="00264865"/>
    <w:rsid w:val="00265369"/>
    <w:rsid w:val="0027724B"/>
    <w:rsid w:val="002828E1"/>
    <w:rsid w:val="0028645F"/>
    <w:rsid w:val="00292F0F"/>
    <w:rsid w:val="00296477"/>
    <w:rsid w:val="002A5272"/>
    <w:rsid w:val="002B78B4"/>
    <w:rsid w:val="002C33DE"/>
    <w:rsid w:val="002C66B9"/>
    <w:rsid w:val="002E0A46"/>
    <w:rsid w:val="002E221B"/>
    <w:rsid w:val="002E39EC"/>
    <w:rsid w:val="002F3E8E"/>
    <w:rsid w:val="002F4071"/>
    <w:rsid w:val="002F41C7"/>
    <w:rsid w:val="002F5E04"/>
    <w:rsid w:val="002F63B9"/>
    <w:rsid w:val="00300A26"/>
    <w:rsid w:val="00305AA0"/>
    <w:rsid w:val="0030722E"/>
    <w:rsid w:val="00313209"/>
    <w:rsid w:val="00314160"/>
    <w:rsid w:val="00314244"/>
    <w:rsid w:val="00315F42"/>
    <w:rsid w:val="0031600E"/>
    <w:rsid w:val="0031671E"/>
    <w:rsid w:val="0032244E"/>
    <w:rsid w:val="00332E5E"/>
    <w:rsid w:val="00334466"/>
    <w:rsid w:val="00335C06"/>
    <w:rsid w:val="00336D95"/>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4156"/>
    <w:rsid w:val="00391732"/>
    <w:rsid w:val="003940A9"/>
    <w:rsid w:val="003A0401"/>
    <w:rsid w:val="003A3C79"/>
    <w:rsid w:val="003A458B"/>
    <w:rsid w:val="003A5CAE"/>
    <w:rsid w:val="003A7EE4"/>
    <w:rsid w:val="003C029A"/>
    <w:rsid w:val="003C135C"/>
    <w:rsid w:val="003C4EC0"/>
    <w:rsid w:val="003C562A"/>
    <w:rsid w:val="003D23D4"/>
    <w:rsid w:val="003E2E71"/>
    <w:rsid w:val="003E544E"/>
    <w:rsid w:val="003E710A"/>
    <w:rsid w:val="003F02F3"/>
    <w:rsid w:val="003F391F"/>
    <w:rsid w:val="003F56E9"/>
    <w:rsid w:val="003F6286"/>
    <w:rsid w:val="00407712"/>
    <w:rsid w:val="0042025F"/>
    <w:rsid w:val="00420702"/>
    <w:rsid w:val="00422A38"/>
    <w:rsid w:val="00430558"/>
    <w:rsid w:val="0043412A"/>
    <w:rsid w:val="00434EAD"/>
    <w:rsid w:val="004374C9"/>
    <w:rsid w:val="00441B0F"/>
    <w:rsid w:val="004438D7"/>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E0789"/>
    <w:rsid w:val="004F1140"/>
    <w:rsid w:val="004F4A49"/>
    <w:rsid w:val="00501D79"/>
    <w:rsid w:val="00502B85"/>
    <w:rsid w:val="00504EA4"/>
    <w:rsid w:val="00517832"/>
    <w:rsid w:val="00524956"/>
    <w:rsid w:val="00544A79"/>
    <w:rsid w:val="00546EF6"/>
    <w:rsid w:val="0054751C"/>
    <w:rsid w:val="005533F2"/>
    <w:rsid w:val="00554585"/>
    <w:rsid w:val="0056437D"/>
    <w:rsid w:val="00564BB1"/>
    <w:rsid w:val="00570D4B"/>
    <w:rsid w:val="00571AD9"/>
    <w:rsid w:val="0058289B"/>
    <w:rsid w:val="00583BE5"/>
    <w:rsid w:val="005851C8"/>
    <w:rsid w:val="00585E0B"/>
    <w:rsid w:val="005A60F8"/>
    <w:rsid w:val="005A7C77"/>
    <w:rsid w:val="005B59C6"/>
    <w:rsid w:val="005B6B2B"/>
    <w:rsid w:val="005C47CF"/>
    <w:rsid w:val="005D4D1B"/>
    <w:rsid w:val="005E09EA"/>
    <w:rsid w:val="005E0BCF"/>
    <w:rsid w:val="005E518D"/>
    <w:rsid w:val="005F3F1C"/>
    <w:rsid w:val="005F642A"/>
    <w:rsid w:val="0061358B"/>
    <w:rsid w:val="0061456B"/>
    <w:rsid w:val="00621E82"/>
    <w:rsid w:val="006257E1"/>
    <w:rsid w:val="006266DC"/>
    <w:rsid w:val="00627289"/>
    <w:rsid w:val="0063213D"/>
    <w:rsid w:val="006374F3"/>
    <w:rsid w:val="00637A18"/>
    <w:rsid w:val="0064683A"/>
    <w:rsid w:val="006619A3"/>
    <w:rsid w:val="00666357"/>
    <w:rsid w:val="006713CA"/>
    <w:rsid w:val="006722DC"/>
    <w:rsid w:val="00672FDD"/>
    <w:rsid w:val="006806C4"/>
    <w:rsid w:val="00695C00"/>
    <w:rsid w:val="00696709"/>
    <w:rsid w:val="006A3F93"/>
    <w:rsid w:val="006A754B"/>
    <w:rsid w:val="006C09DF"/>
    <w:rsid w:val="006C1212"/>
    <w:rsid w:val="006C13A5"/>
    <w:rsid w:val="006C58A8"/>
    <w:rsid w:val="006D2B52"/>
    <w:rsid w:val="006D65F9"/>
    <w:rsid w:val="006E1997"/>
    <w:rsid w:val="00701E08"/>
    <w:rsid w:val="00710246"/>
    <w:rsid w:val="00714432"/>
    <w:rsid w:val="00727CF5"/>
    <w:rsid w:val="0073069F"/>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2727"/>
    <w:rsid w:val="00845610"/>
    <w:rsid w:val="00847048"/>
    <w:rsid w:val="00861AC6"/>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51A0E"/>
    <w:rsid w:val="00956F01"/>
    <w:rsid w:val="00972E7B"/>
    <w:rsid w:val="00972F3F"/>
    <w:rsid w:val="00973BFE"/>
    <w:rsid w:val="00974E63"/>
    <w:rsid w:val="00977FB1"/>
    <w:rsid w:val="00987FE8"/>
    <w:rsid w:val="00994469"/>
    <w:rsid w:val="009A0570"/>
    <w:rsid w:val="009A6266"/>
    <w:rsid w:val="009B7B3E"/>
    <w:rsid w:val="009C7ADD"/>
    <w:rsid w:val="009D6C68"/>
    <w:rsid w:val="009E03A9"/>
    <w:rsid w:val="009E2002"/>
    <w:rsid w:val="009E3C87"/>
    <w:rsid w:val="009E7823"/>
    <w:rsid w:val="009F0BF2"/>
    <w:rsid w:val="009F4163"/>
    <w:rsid w:val="009F7CE9"/>
    <w:rsid w:val="00A0361C"/>
    <w:rsid w:val="00A134D0"/>
    <w:rsid w:val="00A13A5E"/>
    <w:rsid w:val="00A20A71"/>
    <w:rsid w:val="00A218B5"/>
    <w:rsid w:val="00A22A69"/>
    <w:rsid w:val="00A27AE5"/>
    <w:rsid w:val="00A3531D"/>
    <w:rsid w:val="00A44FEF"/>
    <w:rsid w:val="00A47C8A"/>
    <w:rsid w:val="00A6243A"/>
    <w:rsid w:val="00A646E6"/>
    <w:rsid w:val="00A65DF5"/>
    <w:rsid w:val="00A72003"/>
    <w:rsid w:val="00A73044"/>
    <w:rsid w:val="00A85C89"/>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222CC"/>
    <w:rsid w:val="00B25437"/>
    <w:rsid w:val="00B306FD"/>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094B"/>
    <w:rsid w:val="00BA191C"/>
    <w:rsid w:val="00BA2840"/>
    <w:rsid w:val="00BA6AAF"/>
    <w:rsid w:val="00BB056B"/>
    <w:rsid w:val="00BB233F"/>
    <w:rsid w:val="00BB7EA0"/>
    <w:rsid w:val="00BC6448"/>
    <w:rsid w:val="00BC6F0B"/>
    <w:rsid w:val="00BD194D"/>
    <w:rsid w:val="00BD40F1"/>
    <w:rsid w:val="00BD6588"/>
    <w:rsid w:val="00BF031C"/>
    <w:rsid w:val="00BF0E56"/>
    <w:rsid w:val="00BF6284"/>
    <w:rsid w:val="00C01527"/>
    <w:rsid w:val="00C03B42"/>
    <w:rsid w:val="00C0419C"/>
    <w:rsid w:val="00C070F7"/>
    <w:rsid w:val="00C071C9"/>
    <w:rsid w:val="00C20C11"/>
    <w:rsid w:val="00C24901"/>
    <w:rsid w:val="00C26476"/>
    <w:rsid w:val="00C31F47"/>
    <w:rsid w:val="00C351E5"/>
    <w:rsid w:val="00C35AA6"/>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1A53"/>
    <w:rsid w:val="00D11CCB"/>
    <w:rsid w:val="00D140C3"/>
    <w:rsid w:val="00D14EC0"/>
    <w:rsid w:val="00D203EE"/>
    <w:rsid w:val="00D30EC1"/>
    <w:rsid w:val="00D3741F"/>
    <w:rsid w:val="00D45C58"/>
    <w:rsid w:val="00D506FD"/>
    <w:rsid w:val="00D50A20"/>
    <w:rsid w:val="00D51B44"/>
    <w:rsid w:val="00D54296"/>
    <w:rsid w:val="00D61757"/>
    <w:rsid w:val="00D64D21"/>
    <w:rsid w:val="00D66FB0"/>
    <w:rsid w:val="00D740CC"/>
    <w:rsid w:val="00D7659E"/>
    <w:rsid w:val="00D95072"/>
    <w:rsid w:val="00DA38F1"/>
    <w:rsid w:val="00DB60C7"/>
    <w:rsid w:val="00DD6975"/>
    <w:rsid w:val="00DE7D6F"/>
    <w:rsid w:val="00E0473A"/>
    <w:rsid w:val="00E20F24"/>
    <w:rsid w:val="00E21FD7"/>
    <w:rsid w:val="00E2324D"/>
    <w:rsid w:val="00E23EE8"/>
    <w:rsid w:val="00E272DE"/>
    <w:rsid w:val="00E33058"/>
    <w:rsid w:val="00E3685B"/>
    <w:rsid w:val="00E410AC"/>
    <w:rsid w:val="00E42B50"/>
    <w:rsid w:val="00E44664"/>
    <w:rsid w:val="00E45A25"/>
    <w:rsid w:val="00E62D7F"/>
    <w:rsid w:val="00E7223F"/>
    <w:rsid w:val="00E734FB"/>
    <w:rsid w:val="00E830C4"/>
    <w:rsid w:val="00E95C63"/>
    <w:rsid w:val="00EA440D"/>
    <w:rsid w:val="00EB0801"/>
    <w:rsid w:val="00EB63B5"/>
    <w:rsid w:val="00EC187C"/>
    <w:rsid w:val="00ED5635"/>
    <w:rsid w:val="00ED798E"/>
    <w:rsid w:val="00EE76E7"/>
    <w:rsid w:val="00EF28CF"/>
    <w:rsid w:val="00EF33CF"/>
    <w:rsid w:val="00F12484"/>
    <w:rsid w:val="00F15994"/>
    <w:rsid w:val="00F201A3"/>
    <w:rsid w:val="00F20E89"/>
    <w:rsid w:val="00F41C4B"/>
    <w:rsid w:val="00F41E2D"/>
    <w:rsid w:val="00F4667D"/>
    <w:rsid w:val="00F50ED1"/>
    <w:rsid w:val="00F52281"/>
    <w:rsid w:val="00F54FD3"/>
    <w:rsid w:val="00F61961"/>
    <w:rsid w:val="00F6424B"/>
    <w:rsid w:val="00F65D51"/>
    <w:rsid w:val="00F67D7E"/>
    <w:rsid w:val="00F800FA"/>
    <w:rsid w:val="00FA251C"/>
    <w:rsid w:val="00FA577B"/>
    <w:rsid w:val="00FC15F2"/>
    <w:rsid w:val="00FC4836"/>
    <w:rsid w:val="00FD0BE7"/>
    <w:rsid w:val="00FE0699"/>
    <w:rsid w:val="00FE1BED"/>
    <w:rsid w:val="00FE2CB3"/>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www.agu.org/Publish-with-AGU/Publish/Author-Resources/Text-requirements" TargetMode="External"/><Relationship Id="rId7" Type="http://schemas.openxmlformats.org/officeDocument/2006/relationships/hyperlink" Target="https://www.agu.org/Publish-with-AGU/Publish/Author-Resources/Text-requirements" TargetMode="Externa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agu.org/Publish-with-AGU/Publish/Author-Resources/Text-requirements"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openxmlformats.org/officeDocument/2006/relationships/comments" Target="comments.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https://www.agu.org/Publish-with-AGU/Publish/Author-Resources/Text-requirements"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1.jp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hyperlink" Target="https://www.agu.org/Publish-with-AGU/Publish/Author-Resources/Text-requir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8141B-A2EA-4542-A876-3DAF0A5F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7</Pages>
  <Words>22608</Words>
  <Characters>128869</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Gray, George M.</cp:lastModifiedBy>
  <cp:revision>4</cp:revision>
  <dcterms:created xsi:type="dcterms:W3CDTF">2023-10-15T19:59:00Z</dcterms:created>
  <dcterms:modified xsi:type="dcterms:W3CDTF">2023-10-1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